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1" w:rightFromText="181" w:bottomFromText="284" w:vertAnchor="text" w:horzAnchor="margin" w:tblpY="41"/>
        <w:tblW w:w="5000" w:type="pct"/>
        <w:tblLook w:val="04A0" w:firstRow="1" w:lastRow="0" w:firstColumn="1" w:lastColumn="0" w:noHBand="0" w:noVBand="1"/>
      </w:tblPr>
      <w:tblGrid>
        <w:gridCol w:w="1805"/>
        <w:gridCol w:w="3061"/>
        <w:gridCol w:w="1347"/>
        <w:gridCol w:w="1356"/>
        <w:gridCol w:w="947"/>
      </w:tblGrid>
      <w:tr w:rsidR="00BC37AF" w:rsidRPr="00A91071" w14:paraId="234ED9CE" w14:textId="77777777" w:rsidTr="00E01915">
        <w:trPr>
          <w:trHeight w:hRule="exact" w:val="340"/>
        </w:trPr>
        <w:tc>
          <w:tcPr>
            <w:tcW w:w="5000" w:type="pct"/>
            <w:gridSpan w:val="5"/>
            <w:tcBorders>
              <w:bottom w:val="single" w:sz="4" w:space="0" w:color="F2F2F2"/>
            </w:tcBorders>
            <w:vAlign w:val="center"/>
          </w:tcPr>
          <w:p w14:paraId="07A014E9" w14:textId="36E572AB" w:rsidR="00BC37AF" w:rsidRPr="00A91071" w:rsidRDefault="00BC37AF" w:rsidP="001328EE">
            <w:pPr>
              <w:spacing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A91071">
              <w:rPr>
                <w:rFonts w:ascii="Arial" w:hAnsi="Arial" w:cs="Arial"/>
                <w:sz w:val="18"/>
                <w:szCs w:val="18"/>
              </w:rPr>
              <w:br w:type="page"/>
            </w:r>
            <w:bookmarkStart w:id="0" w:name="_GoBack"/>
            <w:r>
              <w:rPr>
                <w:rFonts w:ascii="Arial" w:hAnsi="Arial" w:cs="Arial"/>
                <w:bCs/>
                <w:sz w:val="18"/>
                <w:szCs w:val="18"/>
              </w:rPr>
              <w:t>Table S1</w:t>
            </w:r>
            <w:r w:rsidRPr="00A91071">
              <w:rPr>
                <w:rFonts w:ascii="Arial" w:hAnsi="Arial" w:cs="Arial"/>
                <w:bCs/>
                <w:sz w:val="18"/>
                <w:szCs w:val="18"/>
              </w:rPr>
              <w:t>: Marine protected areas</w:t>
            </w:r>
            <w:r w:rsidR="001328EE">
              <w:rPr>
                <w:rFonts w:ascii="Arial" w:hAnsi="Arial" w:cs="Arial"/>
                <w:bCs/>
                <w:sz w:val="18"/>
                <w:szCs w:val="18"/>
              </w:rPr>
              <w:t xml:space="preserve"> (level 1 and 2)</w:t>
            </w: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in the Western Indian Ocean</w:t>
            </w:r>
            <w:bookmarkEnd w:id="0"/>
          </w:p>
        </w:tc>
      </w:tr>
      <w:tr w:rsidR="00BC37AF" w:rsidRPr="00A91071" w14:paraId="065BFC2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shd w:val="clear" w:color="auto" w:fill="F2F2F2"/>
            <w:vAlign w:val="center"/>
          </w:tcPr>
          <w:p w14:paraId="23067F4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 xml:space="preserve">Country 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shd w:val="clear" w:color="auto" w:fill="F2F2F2"/>
            <w:vAlign w:val="center"/>
          </w:tcPr>
          <w:p w14:paraId="4B4E105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Marine protected area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shd w:val="clear" w:color="auto" w:fill="F2F2F2"/>
            <w:vAlign w:val="center"/>
          </w:tcPr>
          <w:p w14:paraId="0CD617B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 xml:space="preserve">IUCN Category 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shd w:val="clear" w:color="auto" w:fill="F2F2F2"/>
            <w:vAlign w:val="center"/>
          </w:tcPr>
          <w:p w14:paraId="0C58010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Date established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shd w:val="clear" w:color="auto" w:fill="F2F2F2"/>
            <w:vAlign w:val="center"/>
          </w:tcPr>
          <w:p w14:paraId="272D0D1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Area (km</w:t>
            </w:r>
            <w:r w:rsidRPr="00A91071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2</w:t>
            </w: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BC37AF" w:rsidRPr="00F01048" w14:paraId="5B7CA133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1E4507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color w:val="000000"/>
                <w:sz w:val="18"/>
                <w:szCs w:val="18"/>
              </w:rPr>
              <w:t>Comoros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F07E5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hAnsi="Arial" w:cs="Arial"/>
                <w:bCs/>
                <w:color w:val="000000"/>
                <w:sz w:val="18"/>
                <w:szCs w:val="18"/>
              </w:rPr>
              <w:t>Mohéli</w:t>
            </w:r>
            <w:proofErr w:type="spellEnd"/>
            <w:r w:rsidR="00E01915">
              <w:rPr>
                <w:rFonts w:ascii="Arial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center"/>
          </w:tcPr>
          <w:p w14:paraId="6B2C7D0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center"/>
          </w:tcPr>
          <w:p w14:paraId="24C5DEF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606BC8F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04.0</w:t>
            </w:r>
          </w:p>
        </w:tc>
      </w:tr>
      <w:tr w:rsidR="00BC37AF" w:rsidRPr="00F01048" w14:paraId="10CC5C84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4106E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Îles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Éparses</w:t>
            </w:r>
            <w:proofErr w:type="spellEnd"/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4B2C2E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Glorieuses</w:t>
            </w:r>
            <w:proofErr w:type="spellEnd"/>
            <w:r w:rsidR="00E01915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8EC02D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135D3B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908C722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3,000.0</w:t>
            </w:r>
          </w:p>
        </w:tc>
      </w:tr>
      <w:tr w:rsidR="00BC37AF" w:rsidRPr="00F01048" w14:paraId="6C60665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05DC6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AE5ABA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Ile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romelin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 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serv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aturelle</w:t>
            </w:r>
            <w:proofErr w:type="spellEnd"/>
            <w:r w:rsidR="00E01915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F6AA5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CF0A31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6AD9601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BC37AF" w:rsidRPr="00F01048" w14:paraId="4506EA35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9444BB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C187E7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lot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’Europ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 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serv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aturelle</w:t>
            </w:r>
            <w:proofErr w:type="spellEnd"/>
            <w:r w:rsidR="00E01915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B8B22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296BBC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BAFDEE6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BC37AF" w:rsidRPr="00F01048" w14:paraId="77B8344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553C62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9E48F6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lot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e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ssas</w:t>
            </w:r>
            <w:proofErr w:type="spellEnd"/>
            <w: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a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ndia 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serv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aturelle</w:t>
            </w:r>
            <w:proofErr w:type="spellEnd"/>
            <w:r w:rsidR="00E01915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05ED4E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119DA3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D529F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BC37AF" w:rsidRPr="00F01048" w14:paraId="710D6EA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0BBA86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color w:val="000000"/>
                <w:sz w:val="18"/>
                <w:szCs w:val="18"/>
              </w:rPr>
              <w:t>Kenya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A38018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ian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19FAC5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5A2D7E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9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341740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5.0</w:t>
            </w:r>
          </w:p>
        </w:tc>
      </w:tr>
      <w:tr w:rsidR="00BC37AF" w:rsidRPr="00F01048" w14:paraId="15E6FA7B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B5A363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EDF7F8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Kisite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F2C2ED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D0CDA6B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1243A8C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8.0</w:t>
            </w:r>
          </w:p>
        </w:tc>
      </w:tr>
      <w:tr w:rsidR="00BC37AF" w:rsidRPr="00F01048" w14:paraId="1F9C6B6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92410A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9EE96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Kiung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66DB48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9B3157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64AD36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0.0</w:t>
            </w:r>
          </w:p>
        </w:tc>
      </w:tr>
      <w:tr w:rsidR="00BC37AF" w:rsidRPr="00F01048" w14:paraId="40EF4CD7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D16AF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3008A8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lind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6D0056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56B695B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4B578FE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3</w:t>
            </w:r>
          </w:p>
        </w:tc>
      </w:tr>
      <w:tr w:rsidR="00BC37AF" w:rsidRPr="00F01048" w14:paraId="7B5D9F4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63A02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404066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lindi-Watumu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975AE0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A10C0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756E360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5.0</w:t>
            </w:r>
          </w:p>
        </w:tc>
      </w:tr>
      <w:tr w:rsidR="00BC37AF" w:rsidRPr="00F01048" w14:paraId="5191325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1B3887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F86D67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ombasa Marine National Park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DF0EB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243664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6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B6B02B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.0</w:t>
            </w:r>
          </w:p>
        </w:tc>
      </w:tr>
      <w:tr w:rsidR="00BC37AF" w:rsidRPr="00F01048" w14:paraId="67BC23EC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A443F5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3DE3D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ombasa Marine National Reserv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C5B5C2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EBB10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6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F2C6A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.0</w:t>
            </w:r>
          </w:p>
        </w:tc>
      </w:tr>
      <w:tr w:rsidR="00BC37AF" w:rsidRPr="00F01048" w14:paraId="5EE58305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BB0F7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E4D364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pungut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28FB4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63D457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79F8CB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.0</w:t>
            </w:r>
          </w:p>
        </w:tc>
      </w:tr>
      <w:tr w:rsidR="00BC37AF" w:rsidRPr="00F01048" w14:paraId="727539E0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5E0486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846A5B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Watamu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94FE81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988BF2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E1A4FD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.0</w:t>
            </w:r>
          </w:p>
        </w:tc>
      </w:tr>
      <w:tr w:rsidR="00BC37AF" w:rsidRPr="00F01048" w14:paraId="69E273F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63A399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color w:val="000000"/>
                <w:sz w:val="18"/>
                <w:szCs w:val="18"/>
              </w:rPr>
              <w:t>Madagascar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2C123F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Kirindy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ite</w:t>
            </w:r>
            <w: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Marin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68D6BB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A6ADD3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0B48F18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88.4</w:t>
            </w:r>
          </w:p>
        </w:tc>
      </w:tr>
      <w:tr w:rsidR="00BC37AF" w:rsidRPr="00F01048" w14:paraId="7C4E40DD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F86D7C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311482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soal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90A165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07484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9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96D2C6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.0</w:t>
            </w:r>
          </w:p>
        </w:tc>
      </w:tr>
      <w:tr w:rsidR="00BC37AF" w:rsidRPr="00F01048" w14:paraId="5AEED9C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11B6B6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3F31CE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Nosy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ntafan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0A90B1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01B08F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833812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.0</w:t>
            </w:r>
          </w:p>
        </w:tc>
      </w:tr>
      <w:tr w:rsidR="00BC37AF" w:rsidRPr="00F01048" w14:paraId="417EBB68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825DEB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FDE057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osy Hara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85AC0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A249EA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9E7ED13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,254.7</w:t>
            </w:r>
          </w:p>
        </w:tc>
      </w:tr>
      <w:tr w:rsidR="00BC37AF" w:rsidRPr="00F01048" w14:paraId="08C9AC2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5E865E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F999EE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Nosy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anikely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3715A1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E9AB06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6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F6D224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8</w:t>
            </w:r>
          </w:p>
        </w:tc>
      </w:tr>
      <w:tr w:rsidR="00BC37AF" w:rsidRPr="00F01048" w14:paraId="57AE6D4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BDD44C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A386FE" w14:textId="77777777" w:rsidR="00BC37AF" w:rsidRPr="00A91071" w:rsidRDefault="00BC37AF" w:rsidP="00E01915">
            <w:pPr>
              <w:spacing w:after="0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Nosy </w:t>
            </w:r>
            <w:proofErr w:type="spellStart"/>
            <w:r w:rsidRPr="00F01048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Ve</w:t>
            </w:r>
            <w:proofErr w:type="spellEnd"/>
            <w:r w:rsidRPr="00F01048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/</w:t>
            </w:r>
            <w:proofErr w:type="spellStart"/>
            <w:r w:rsidRPr="00F01048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ndrok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67E80CF" w14:textId="77777777" w:rsidR="00BC37AF" w:rsidRPr="00A91071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206A6D" w14:textId="77777777" w:rsidR="00BC37AF" w:rsidRPr="00A91071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C9FC0A6" w14:textId="77777777" w:rsidR="00BC37AF" w:rsidRPr="00F01048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20.8</w:t>
            </w:r>
          </w:p>
        </w:tc>
      </w:tr>
      <w:tr w:rsidR="00BC37AF" w:rsidRPr="00F01048" w14:paraId="3E62EB4B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9A2455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14B9FB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ahamalaz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-Nosy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adam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D3BA37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3FA367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107415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7.6</w:t>
            </w:r>
          </w:p>
        </w:tc>
      </w:tr>
      <w:tr w:rsidR="00BC37AF" w:rsidRPr="00F01048" w14:paraId="4104D28A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3E96EB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D4A485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serv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e la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iosphèr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u 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ulear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5C5F8D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t applicable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6E9062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49E1E80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BC37AF" w:rsidRPr="00F01048" w14:paraId="55AE25D8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10DE14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uritius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C8774B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ns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aux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nglais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396A03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48D869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4705D0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5</w:t>
            </w:r>
          </w:p>
        </w:tc>
      </w:tr>
      <w:tr w:rsidR="00BC37AF" w:rsidRPr="00F01048" w14:paraId="7D597D0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4EEA7D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A88FF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laclava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A7891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142FE1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21A7DD0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9</w:t>
            </w:r>
          </w:p>
        </w:tc>
      </w:tr>
      <w:tr w:rsidR="00BC37AF" w:rsidRPr="00F01048" w14:paraId="5E4D8BC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D1DBE0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90FAF3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lack River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9C2A6E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B88D8E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BF62DF2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.0</w:t>
            </w:r>
          </w:p>
        </w:tc>
      </w:tr>
      <w:tr w:rsidR="00BC37AF" w:rsidRPr="00F01048" w14:paraId="5832C663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F9577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B9C82A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lue Bay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E4E5E5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86500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EB8F243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5</w:t>
            </w:r>
          </w:p>
        </w:tc>
      </w:tr>
      <w:tr w:rsidR="00BC37AF" w:rsidRPr="00F01048" w14:paraId="55C6862D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EF199D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5A7605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Grand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ssin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1289D6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E2BA5E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B876F53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.1</w:t>
            </w:r>
          </w:p>
        </w:tc>
      </w:tr>
      <w:tr w:rsidR="00BC37AF" w:rsidRPr="00F01048" w14:paraId="21C14F7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C16455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D6FD28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Grand Port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5EC8BC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EBAA84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9D7AAD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.3</w:t>
            </w:r>
          </w:p>
        </w:tc>
      </w:tr>
      <w:tr w:rsidR="00BC37AF" w:rsidRPr="00F01048" w14:paraId="616049CC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012A13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5C0513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ass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emi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DF788D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C4950E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3B0D17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.2</w:t>
            </w:r>
          </w:p>
        </w:tc>
      </w:tr>
      <w:tr w:rsidR="00BC37AF" w:rsidRPr="00F01048" w14:paraId="6A1A4913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5FBFE4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F5714E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ort Louis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ACAC33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FAF8C8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CAE69B7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3</w:t>
            </w:r>
          </w:p>
        </w:tc>
      </w:tr>
      <w:tr w:rsidR="00BC37AF" w:rsidRPr="00F01048" w14:paraId="4F72666D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D72559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649523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oste Lafayett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5E4378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F33731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D2F7A0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8</w:t>
            </w:r>
          </w:p>
        </w:tc>
      </w:tr>
      <w:tr w:rsidR="00BC37AF" w:rsidRPr="00F01048" w14:paraId="01A49AC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2D0515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CCE60F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oudre d'Or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46A80B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4D944B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E2E4F4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.4</w:t>
            </w:r>
          </w:p>
        </w:tc>
      </w:tr>
      <w:tr w:rsidR="00BC37AF" w:rsidRPr="00F01048" w14:paraId="18A71A1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D3B14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E44752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ivier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nane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4EB99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3286F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70C7A1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5</w:t>
            </w:r>
          </w:p>
        </w:tc>
      </w:tr>
      <w:tr w:rsidR="00BC37AF" w:rsidRPr="00F01048" w14:paraId="0983DB80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DA0E3C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05054E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EMP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4D6713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1C3485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BBC152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3.0</w:t>
            </w:r>
          </w:p>
        </w:tc>
      </w:tr>
      <w:tr w:rsidR="00BC37AF" w:rsidRPr="00F01048" w14:paraId="7AF18D14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8873A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CA73D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rou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'Eau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ouce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CCAB73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E407C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0B6A16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7</w:t>
            </w:r>
          </w:p>
        </w:tc>
      </w:tr>
      <w:tr w:rsidR="00BC37AF" w:rsidRPr="00F01048" w14:paraId="56235C46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FBE363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yotte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32E93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Mayotte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F29F23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73F19C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ACBC3CC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8,381.0</w:t>
            </w:r>
          </w:p>
        </w:tc>
      </w:tr>
      <w:tr w:rsidR="00BC37AF" w:rsidRPr="00F01048" w14:paraId="2951960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597CA3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ozambique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B3653B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zaruto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3646E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4A16C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C59BA6C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,430.0</w:t>
            </w:r>
          </w:p>
        </w:tc>
      </w:tr>
      <w:tr w:rsidR="00BC37AF" w:rsidRPr="00F01048" w14:paraId="53E06EE6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9F6793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F96176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North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Quirimbas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C0D19D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DA45EB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8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5D33D38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2.0</w:t>
            </w:r>
          </w:p>
        </w:tc>
      </w:tr>
      <w:tr w:rsidR="00BC37AF" w:rsidRPr="00F01048" w14:paraId="45579BD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40B5A6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98DE8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Ponta do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Ouro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D9D3C6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4231C1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1F8EAE2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78.0</w:t>
            </w:r>
          </w:p>
        </w:tc>
      </w:tr>
      <w:tr w:rsidR="00BC37AF" w:rsidRPr="00F01048" w14:paraId="0AF988F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D01983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139470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rimeiras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and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egundas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D67AC1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D41DD8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2DD32F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,409.3</w:t>
            </w:r>
          </w:p>
        </w:tc>
      </w:tr>
      <w:tr w:rsidR="00BC37AF" w:rsidRPr="00F01048" w14:paraId="2C276FF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087E5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AE4A1A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Quirimbas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01B7FA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9FC212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2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8908ABF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,522.0</w:t>
            </w:r>
          </w:p>
        </w:tc>
      </w:tr>
      <w:tr w:rsidR="00BC37AF" w:rsidRPr="00F01048" w14:paraId="5FC953AB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0003C5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418948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Vilanculos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E05CEB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FD900E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3055CE3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0.0</w:t>
            </w:r>
          </w:p>
        </w:tc>
      </w:tr>
      <w:tr w:rsidR="00BC37AF" w:rsidRPr="00F01048" w14:paraId="5CCBC6E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99BB3D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union</w:t>
            </w:r>
            <w:proofErr w:type="spellEnd"/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54F2E7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Réunion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9B5C87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DD88394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63C9278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5.0</w:t>
            </w:r>
          </w:p>
        </w:tc>
      </w:tr>
      <w:tr w:rsidR="00BC37AF" w:rsidRPr="00F01048" w14:paraId="326F97A7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09B814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lastRenderedPageBreak/>
              <w:t>Seychelles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8BBABC8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frican Banks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2B9DE7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b</w:t>
            </w:r>
            <w:proofErr w:type="spellEnd"/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F9847A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001DC5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.3</w:t>
            </w:r>
          </w:p>
        </w:tc>
      </w:tr>
      <w:tr w:rsidR="00BC37AF" w:rsidRPr="00F01048" w14:paraId="6B4DD74A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19C08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CFBD33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ldabra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3E376B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a</w:t>
            </w:r>
            <w:proofErr w:type="spellEnd"/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84D529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9667971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2.0</w:t>
            </w:r>
          </w:p>
        </w:tc>
      </w:tr>
      <w:tr w:rsidR="00BC37AF" w:rsidRPr="00F01048" w14:paraId="3C0FA50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44919C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36FF1A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ns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Faure Shell Reserv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895F97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C8F4E3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0B8C94F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1</w:t>
            </w:r>
          </w:p>
        </w:tc>
      </w:tr>
      <w:tr w:rsidR="00BC37AF" w:rsidRPr="00F01048" w14:paraId="4FB8C0B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F3BDD4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6A3F84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rid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78AAB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a</w:t>
            </w:r>
            <w:proofErr w:type="spellEnd"/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F38F52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3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22DE5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</w:t>
            </w:r>
          </w:p>
        </w:tc>
      </w:tr>
      <w:tr w:rsidR="00BC37AF" w:rsidRPr="00F01048" w14:paraId="79DD569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DC70CA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83CE4B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i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ernay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31E308B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83920F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B2366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</w:t>
            </w:r>
          </w:p>
        </w:tc>
      </w:tr>
      <w:tr w:rsidR="00BC37AF" w:rsidRPr="00F01048" w14:paraId="3CC9AAC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B4EFA6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E81EE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ousin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6F6383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a</w:t>
            </w:r>
            <w:proofErr w:type="spellEnd"/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ED78DF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6D28F8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</w:t>
            </w:r>
          </w:p>
        </w:tc>
      </w:tr>
      <w:tr w:rsidR="00BC37AF" w:rsidRPr="00F01048" w14:paraId="622A6520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FAA6C4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809295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urieuse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2842CB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3B3A20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D5C8A16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.8</w:t>
            </w:r>
          </w:p>
        </w:tc>
      </w:tr>
      <w:tr w:rsidR="00BC37AF" w:rsidRPr="00F01048" w14:paraId="37781E4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F7675A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8BAF1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Ile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ocos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, Ile La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Fouch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,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lot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Platt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C95DD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B21384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9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478C05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7</w:t>
            </w:r>
          </w:p>
        </w:tc>
      </w:tr>
      <w:tr w:rsidR="00BC37AF" w:rsidRPr="00F01048" w14:paraId="0F62DB8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62D6A2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4CFE2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La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igu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 Shell Reserv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FBFF92A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2C67A8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3585934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6</w:t>
            </w:r>
          </w:p>
        </w:tc>
      </w:tr>
      <w:tr w:rsidR="00BC37AF" w:rsidRPr="00F01048" w14:paraId="17E1DD44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E8CE0B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D95FDC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orth East Point Shell Reserv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E34F28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04963A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A8127D5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0</w:t>
            </w:r>
          </w:p>
        </w:tc>
      </w:tr>
      <w:tr w:rsidR="00BC37AF" w:rsidRPr="00F01048" w14:paraId="5DA716A3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F226B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AC4DA8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Port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Launay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CFF696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D7B1C0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6F05985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5</w:t>
            </w:r>
          </w:p>
        </w:tc>
      </w:tr>
      <w:tr w:rsidR="00BC37AF" w:rsidRPr="00F01048" w14:paraId="5128CB1D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E1C447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D7AFCC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raslin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 Shell Reserv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240CBE5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A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ADAC2F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57769F7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7</w:t>
            </w:r>
          </w:p>
        </w:tc>
      </w:tr>
      <w:tr w:rsidR="00BC37AF" w:rsidRPr="00F01048" w14:paraId="623AF91B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504F06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9887730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ilhouett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51545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1E4B2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F35E910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.6</w:t>
            </w:r>
          </w:p>
        </w:tc>
      </w:tr>
      <w:tr w:rsidR="00BC37AF" w:rsidRPr="00F01048" w14:paraId="3D3EF6B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73690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5914B2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te.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Anne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1FCB23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64DD7C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3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5BA112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.0</w:t>
            </w:r>
          </w:p>
        </w:tc>
      </w:tr>
      <w:tr w:rsidR="00BC37AF" w:rsidRPr="00F01048" w14:paraId="52CFDC55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38BE01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outh Africa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821884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Aliwal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Shoal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975300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FBF830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111CC19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4.7</w:t>
            </w:r>
          </w:p>
        </w:tc>
      </w:tr>
      <w:tr w:rsidR="00BC37AF" w:rsidRPr="00F01048" w14:paraId="40C08772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448F76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0404887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putaland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D2B58C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F8CBAB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DAA13A5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85.2</w:t>
            </w:r>
          </w:p>
        </w:tc>
      </w:tr>
      <w:tr w:rsidR="00BC37AF" w:rsidRPr="00F01048" w14:paraId="4CFC5FE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518E67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74E836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St. Lucia </w:t>
            </w: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A14D3C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C0D315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12AAB5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42.7</w:t>
            </w:r>
          </w:p>
        </w:tc>
      </w:tr>
      <w:tr w:rsidR="00BC37AF" w:rsidRPr="00F01048" w14:paraId="19B9E5FD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8F71FD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8C700B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rafalgar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5B304A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V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FC740E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A11D8DF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.3</w:t>
            </w:r>
          </w:p>
        </w:tc>
      </w:tr>
      <w:tr w:rsidR="00BC37AF" w:rsidRPr="00F01048" w14:paraId="6129AE54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B8E1D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anzania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EBDDC0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ongoyo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4AE3B2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B211042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E795E77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.3</w:t>
            </w:r>
          </w:p>
        </w:tc>
      </w:tr>
      <w:tr w:rsidR="00BC37AF" w:rsidRPr="00F01048" w14:paraId="1F796727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711C81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035488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Fungu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Yasin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2C7C1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0A28E9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46500A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.5</w:t>
            </w:r>
          </w:p>
        </w:tc>
      </w:tr>
      <w:tr w:rsidR="00BC37AF" w:rsidRPr="00F01048" w14:paraId="34BA7747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F76FCA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2C6DF4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Kiwengwa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2701CA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09050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F135BE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.5</w:t>
            </w:r>
          </w:p>
        </w:tc>
      </w:tr>
      <w:tr w:rsidR="00BC37AF" w:rsidRPr="00F01048" w14:paraId="7FB69133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07EB30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7A65A39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fia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3E0185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12C76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9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6798A2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15.0</w:t>
            </w:r>
          </w:p>
        </w:tc>
      </w:tr>
      <w:tr w:rsidR="00BC37AF" w:rsidRPr="00F01048" w14:paraId="202C79D1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9ED3BD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D1DEA7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aziwe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FB7DF7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C05DAF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81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ACEDD2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6</w:t>
            </w:r>
          </w:p>
        </w:tc>
      </w:tr>
      <w:tr w:rsidR="00BC37AF" w:rsidRPr="00F01048" w14:paraId="173C6CB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54A094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454195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budy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95D82FE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376EFF6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4E09837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.9</w:t>
            </w:r>
          </w:p>
        </w:tc>
      </w:tr>
      <w:tr w:rsidR="00BC37AF" w:rsidRPr="00F01048" w14:paraId="56F52F5F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4248B0C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8F6EC8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nazi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Bay-Ruvuma Estuary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3DDC8F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E73B39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7BCF44D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30.0</w:t>
            </w:r>
          </w:p>
        </w:tc>
      </w:tr>
      <w:tr w:rsidR="00BC37AF" w:rsidRPr="00F01048" w14:paraId="69F8FCFB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72743F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866A575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yororo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,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hungumbili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and 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barakul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4E64DB8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2409257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23AEF3E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BC37AF" w:rsidRPr="00F01048" w14:paraId="7C840BE9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00E12C3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6F273B2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angavini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E4D37A0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5BC54D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2ACDC16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0</w:t>
            </w:r>
          </w:p>
        </w:tc>
      </w:tr>
      <w:tr w:rsidR="00BC37AF" w:rsidRPr="00F01048" w14:paraId="3164B17E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0C9D44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09E120D4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aadani</w:t>
            </w:r>
            <w:proofErr w:type="spellEnd"/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CB51CB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B1A6433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9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E82F7AE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0.0</w:t>
            </w:r>
          </w:p>
        </w:tc>
      </w:tr>
      <w:tr w:rsidR="00BC37AF" w:rsidRPr="00F01048" w14:paraId="4E8FD7F5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EF9FC2C" w14:textId="77777777" w:rsidR="00BC37AF" w:rsidRPr="00A91071" w:rsidRDefault="00BC37AF" w:rsidP="00E01915">
            <w:pPr>
              <w:spacing w:after="0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anzania –Zanzibar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4C162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humbe Island Coral Park (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HICOP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CFB8F4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a</w:t>
            </w:r>
            <w:proofErr w:type="spellEnd"/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9B50D01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94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1C0DA9F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</w:t>
            </w:r>
          </w:p>
        </w:tc>
      </w:tr>
      <w:tr w:rsidR="00BC37AF" w:rsidRPr="00F01048" w14:paraId="199C7E7A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F5CB5CE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2B79DF1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emba Channel (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ECC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)</w:t>
            </w:r>
            <w:r w:rsidR="00E01915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E01915" w:rsidRPr="00E01915">
              <w:rPr>
                <w:rFonts w:ascii="Arial" w:hAnsi="Arial" w:cs="Arial"/>
                <w:bCs/>
                <w:color w:val="000000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932F4F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2EDE1A9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6AF6D028" w14:textId="77777777" w:rsidR="00BC37AF" w:rsidRPr="00F01048" w:rsidRDefault="00BC37AF" w:rsidP="00E01915">
            <w:pPr>
              <w:spacing w:after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,000.0</w:t>
            </w:r>
          </w:p>
        </w:tc>
      </w:tr>
      <w:tr w:rsidR="00BC37AF" w:rsidRPr="00F01048" w14:paraId="13F75CE7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3ACD02F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7BB67F4" w14:textId="77777777" w:rsidR="00BC37AF" w:rsidRPr="00A91071" w:rsidRDefault="00BC37AF" w:rsidP="00E01915">
            <w:pPr>
              <w:spacing w:after="0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nemb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Island-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hwak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Bay (</w:t>
            </w:r>
            <w:proofErr w:type="spellStart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MIMCA</w:t>
            </w:r>
            <w:proofErr w:type="spellEnd"/>
            <w:r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2B8FBD0E" w14:textId="77777777" w:rsidR="00BC37AF" w:rsidRPr="00A91071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I</w:t>
            </w: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44548B84" w14:textId="77777777" w:rsidR="00BC37AF" w:rsidRPr="00A91071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9107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2</w:t>
            </w: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A792117" w14:textId="77777777" w:rsidR="00BC37AF" w:rsidRPr="00F01048" w:rsidRDefault="00BC37AF" w:rsidP="00E01915">
            <w:pPr>
              <w:spacing w:after="0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F0104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</w:t>
            </w:r>
          </w:p>
        </w:tc>
      </w:tr>
      <w:tr w:rsidR="00BC37AF" w:rsidRPr="00A91071" w14:paraId="5AD02674" w14:textId="77777777" w:rsidTr="00227570">
        <w:trPr>
          <w:trHeight w:val="283"/>
        </w:trPr>
        <w:tc>
          <w:tcPr>
            <w:tcW w:w="1060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13B3D2FA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A9107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797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74B1781D" w14:textId="77777777" w:rsidR="00BC37AF" w:rsidRPr="00A91071" w:rsidRDefault="00BC37AF" w:rsidP="00E01915">
            <w:pPr>
              <w:spacing w:after="0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74</w:t>
            </w:r>
            <w:r w:rsidRPr="00A9107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 xml:space="preserve"> MPAs</w:t>
            </w:r>
          </w:p>
        </w:tc>
        <w:tc>
          <w:tcPr>
            <w:tcW w:w="791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5759F2AF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79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bottom"/>
          </w:tcPr>
          <w:p w14:paraId="30C0110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556" w:type="pct"/>
            <w:tcBorders>
              <w:top w:val="single" w:sz="4" w:space="0" w:color="F2F2F2"/>
              <w:left w:val="single" w:sz="4" w:space="0" w:color="F2F2F2"/>
              <w:bottom w:val="single" w:sz="4" w:space="0" w:color="F2F2F2"/>
              <w:right w:val="single" w:sz="4" w:space="0" w:color="F2F2F2"/>
            </w:tcBorders>
            <w:vAlign w:val="center"/>
          </w:tcPr>
          <w:p w14:paraId="535ABB4C" w14:textId="77777777" w:rsidR="00BC37AF" w:rsidRPr="00A91071" w:rsidRDefault="00BC37AF" w:rsidP="00E01915">
            <w:pPr>
              <w:spacing w:after="0"/>
              <w:jc w:val="right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color w:val="000000"/>
                <w:sz w:val="18"/>
                <w:szCs w:val="18"/>
              </w:rPr>
              <w:t>133,273</w:t>
            </w:r>
          </w:p>
        </w:tc>
      </w:tr>
      <w:tr w:rsidR="00BC37AF" w:rsidRPr="00A91071" w14:paraId="40F61D5C" w14:textId="77777777" w:rsidTr="002573C0">
        <w:trPr>
          <w:trHeight w:hRule="exact" w:val="2641"/>
        </w:trPr>
        <w:tc>
          <w:tcPr>
            <w:tcW w:w="5000" w:type="pct"/>
            <w:gridSpan w:val="5"/>
            <w:tcBorders>
              <w:top w:val="single" w:sz="4" w:space="0" w:color="F2F2F2"/>
            </w:tcBorders>
            <w:vAlign w:val="center"/>
          </w:tcPr>
          <w:p w14:paraId="7E6013CB" w14:textId="77777777" w:rsidR="00BC37AF" w:rsidRPr="00A91071" w:rsidRDefault="00BC37AF" w:rsidP="00E01915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F01048">
              <w:rPr>
                <w:rFonts w:ascii="Arial" w:hAnsi="Arial" w:cs="Arial"/>
                <w:bCs/>
                <w:sz w:val="18"/>
                <w:szCs w:val="18"/>
              </w:rPr>
              <w:t xml:space="preserve">Includes 4 MPAs: </w:t>
            </w:r>
            <w:proofErr w:type="spellStart"/>
            <w:r w:rsidRPr="00F01048">
              <w:rPr>
                <w:rFonts w:ascii="Arial" w:hAnsi="Arial" w:cs="Arial"/>
                <w:bCs/>
                <w:sz w:val="18"/>
                <w:szCs w:val="18"/>
              </w:rPr>
              <w:t>Tampolo</w:t>
            </w:r>
            <w:proofErr w:type="spellEnd"/>
            <w:r w:rsidRPr="00F01048">
              <w:rPr>
                <w:rFonts w:ascii="Arial" w:hAnsi="Arial" w:cs="Arial"/>
                <w:bCs/>
                <w:sz w:val="18"/>
                <w:szCs w:val="18"/>
              </w:rPr>
              <w:t xml:space="preserve">, </w:t>
            </w:r>
            <w:proofErr w:type="spellStart"/>
            <w:r w:rsidRPr="00F01048">
              <w:rPr>
                <w:rFonts w:ascii="Arial" w:hAnsi="Arial" w:cs="Arial"/>
                <w:bCs/>
                <w:sz w:val="18"/>
                <w:szCs w:val="18"/>
              </w:rPr>
              <w:t>Masoala-Ambodilaitry</w:t>
            </w:r>
            <w:proofErr w:type="spellEnd"/>
            <w:r w:rsidRPr="00F01048">
              <w:rPr>
                <w:rFonts w:ascii="Arial" w:hAnsi="Arial" w:cs="Arial"/>
                <w:bCs/>
                <w:sz w:val="18"/>
                <w:szCs w:val="18"/>
              </w:rPr>
              <w:t xml:space="preserve">, </w:t>
            </w:r>
            <w:proofErr w:type="spellStart"/>
            <w:r w:rsidRPr="00F01048">
              <w:rPr>
                <w:rFonts w:ascii="Arial" w:hAnsi="Arial" w:cs="Arial"/>
                <w:bCs/>
                <w:sz w:val="18"/>
                <w:szCs w:val="18"/>
              </w:rPr>
              <w:t>Tanjona</w:t>
            </w:r>
            <w:proofErr w:type="spellEnd"/>
            <w:r w:rsidRPr="00F01048">
              <w:rPr>
                <w:rFonts w:ascii="Arial" w:hAnsi="Arial" w:cs="Arial"/>
                <w:bCs/>
                <w:sz w:val="18"/>
                <w:szCs w:val="18"/>
              </w:rPr>
              <w:t xml:space="preserve"> and Nose </w:t>
            </w:r>
            <w:proofErr w:type="spellStart"/>
            <w:r w:rsidRPr="00F01048">
              <w:rPr>
                <w:rFonts w:ascii="Arial" w:hAnsi="Arial" w:cs="Arial"/>
                <w:bCs/>
                <w:sz w:val="18"/>
                <w:szCs w:val="18"/>
              </w:rPr>
              <w:t>Mangabe</w:t>
            </w:r>
            <w:proofErr w:type="spellEnd"/>
          </w:p>
          <w:p w14:paraId="46E442EA" w14:textId="77777777" w:rsidR="00BC37AF" w:rsidRPr="00A91071" w:rsidRDefault="00BC37AF" w:rsidP="00E01915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Includes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Saziley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,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Passe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and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N'Gouja</w:t>
            </w:r>
            <w:proofErr w:type="spellEnd"/>
          </w:p>
          <w:p w14:paraId="3DE7E1B3" w14:textId="77777777" w:rsidR="00BC37AF" w:rsidRPr="00A91071" w:rsidRDefault="00BC37AF" w:rsidP="00E01915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Originally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gazetted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1971 with 600km</w:t>
            </w:r>
            <w:r w:rsidRPr="00A91071">
              <w:rPr>
                <w:rFonts w:ascii="Arial" w:hAnsi="Arial" w:cs="Arial"/>
                <w:bCs/>
                <w:sz w:val="18"/>
                <w:szCs w:val="18"/>
                <w:vertAlign w:val="superscript"/>
              </w:rPr>
              <w:t>2</w:t>
            </w: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marine area; extended in 2001</w:t>
            </w:r>
          </w:p>
          <w:p w14:paraId="03CA6FF1" w14:textId="77777777" w:rsidR="00BC37AF" w:rsidRPr="00A91071" w:rsidRDefault="00BC37AF" w:rsidP="00E01915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Includes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Ilhas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da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Inhaca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e dos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Portugueses</w:t>
            </w:r>
            <w:proofErr w:type="spellEnd"/>
          </w:p>
          <w:p w14:paraId="083510D9" w14:textId="77777777" w:rsidR="00BC37AF" w:rsidRDefault="00BC37AF" w:rsidP="00E01915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Part of </w:t>
            </w:r>
            <w:proofErr w:type="spellStart"/>
            <w:r w:rsidRPr="00A91071">
              <w:rPr>
                <w:rFonts w:ascii="Arial" w:hAnsi="Arial" w:cs="Arial"/>
                <w:bCs/>
                <w:sz w:val="18"/>
                <w:szCs w:val="18"/>
              </w:rPr>
              <w:t>iSimangaliso</w:t>
            </w:r>
            <w:proofErr w:type="spellEnd"/>
            <w:r w:rsidRPr="00A91071">
              <w:rPr>
                <w:rFonts w:ascii="Arial" w:hAnsi="Arial" w:cs="Arial"/>
                <w:bCs/>
                <w:sz w:val="18"/>
                <w:szCs w:val="18"/>
              </w:rPr>
              <w:t xml:space="preserve"> Wetland Park</w:t>
            </w:r>
          </w:p>
          <w:p w14:paraId="76D41352" w14:textId="3A1C156E" w:rsidR="002573C0" w:rsidRPr="002573C0" w:rsidRDefault="001328EE" w:rsidP="002573C0">
            <w:pPr>
              <w:pStyle w:val="ListParagraph"/>
              <w:numPr>
                <w:ilvl w:val="0"/>
                <w:numId w:val="1"/>
              </w:numPr>
              <w:spacing w:before="60" w:after="0" w:line="240" w:lineRule="auto"/>
              <w:rPr>
                <w:rFonts w:ascii="Arial" w:hAnsi="Arial" w:cs="Arial"/>
                <w:bCs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bCs/>
                <w:sz w:val="18"/>
                <w:szCs w:val="18"/>
              </w:rPr>
              <w:t>SP</w:t>
            </w:r>
            <w:proofErr w:type="spellEnd"/>
            <w:r>
              <w:rPr>
                <w:rFonts w:ascii="Arial" w:hAnsi="Arial" w:cs="Arial"/>
                <w:bCs/>
                <w:sz w:val="18"/>
                <w:szCs w:val="18"/>
              </w:rPr>
              <w:t xml:space="preserve"> and MS</w:t>
            </w:r>
            <w:r w:rsidR="00E01915">
              <w:rPr>
                <w:rFonts w:ascii="Arial" w:hAnsi="Arial" w:cs="Arial"/>
                <w:bCs/>
                <w:sz w:val="18"/>
                <w:szCs w:val="18"/>
              </w:rPr>
              <w:t xml:space="preserve"> had </w:t>
            </w:r>
            <w:r w:rsidR="00E01915" w:rsidRPr="00E01915">
              <w:rPr>
                <w:rFonts w:ascii="Arial" w:hAnsi="Arial" w:cs="Arial"/>
                <w:bCs/>
                <w:sz w:val="18"/>
                <w:szCs w:val="18"/>
              </w:rPr>
              <w:t xml:space="preserve">in-depth and more recent experience </w:t>
            </w:r>
            <w:r w:rsidR="00E01915">
              <w:rPr>
                <w:rFonts w:ascii="Arial" w:hAnsi="Arial" w:cs="Arial"/>
                <w:bCs/>
                <w:sz w:val="18"/>
                <w:szCs w:val="18"/>
              </w:rPr>
              <w:t>of these 6 sites and updated the effecti</w:t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t xml:space="preserve">veness ratings from Burke et al </w:t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fldChar w:fldCharType="begin"/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instrText xml:space="preserve"> ADDIN ZOTERO_ITEM CSL_CITATION {"citationID":"2eus7mojv3","properties":{"formattedCitation":"[1]","plainCitation":"[1]00"},"citationItems":[{"id":2519,"uris":["http://zotero.org/users/71646/items/JQPES8CZ"],"uri":["http://zotero.org/users/71646/items/JQPES8CZ"],"itemData":{"id":2519,"type":"book","title":"Reefs at risk revisited","publisher":"World Resources Institute","publisher-place":"Washington, D.C","number-of-pages":"130","event-place":"Washington, D.C","author":[{"family":"Burke","given":"L"},{"family":"Reytar","given":"K"},{"family":"Spalding","given":"M."},{"family":"Perry","given":"A"}],"issued":{"date-parts":[["2011"]]}}}],"schema":"https://github.com/citation-style-language/schema/raw/master/csl-citation.json"} T </w:instrText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fldChar w:fldCharType="separate"/>
            </w:r>
            <w:r w:rsidR="005C5A4A">
              <w:rPr>
                <w:rFonts w:ascii="Arial" w:hAnsi="Arial" w:cs="Arial"/>
                <w:bCs/>
                <w:noProof/>
                <w:sz w:val="18"/>
                <w:szCs w:val="18"/>
              </w:rPr>
              <w:t>[1]</w:t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fldChar w:fldCharType="end"/>
            </w:r>
            <w:r w:rsidR="005C5A4A" w:rsidRPr="00A91071"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="005C5A4A">
              <w:rPr>
                <w:rFonts w:ascii="Arial" w:hAnsi="Arial" w:cs="Arial"/>
                <w:bCs/>
                <w:sz w:val="18"/>
                <w:szCs w:val="18"/>
              </w:rPr>
              <w:t xml:space="preserve">accordingly. </w:t>
            </w:r>
            <w:proofErr w:type="spellStart"/>
            <w:r w:rsidR="005C5A4A" w:rsidRPr="00A91071">
              <w:rPr>
                <w:rFonts w:ascii="Arial" w:hAnsi="Arial" w:cs="Arial"/>
                <w:bCs/>
                <w:color w:val="000000"/>
                <w:sz w:val="18"/>
                <w:szCs w:val="18"/>
              </w:rPr>
              <w:t>Mohéli</w:t>
            </w:r>
            <w:proofErr w:type="spellEnd"/>
            <w:r w:rsidR="005C5A4A">
              <w:rPr>
                <w:rFonts w:ascii="Arial" w:hAnsi="Arial" w:cs="Arial"/>
                <w:bCs/>
                <w:color w:val="000000"/>
                <w:sz w:val="18"/>
                <w:szCs w:val="18"/>
              </w:rPr>
              <w:t xml:space="preserve"> was downgraded from “Effective” to “Partly Effective”; </w:t>
            </w:r>
            <w:r w:rsidR="002573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 xml:space="preserve">Pemba channel was moved from “Unrated” to “Not Effective”; </w:t>
            </w:r>
            <w:proofErr w:type="spellStart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Glorieuses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was moved from </w:t>
            </w:r>
            <w:r w:rsidR="002573C0">
              <w:rPr>
                <w:rFonts w:ascii="Arial" w:hAnsi="Arial" w:cs="Arial"/>
                <w:bCs/>
                <w:color w:val="000000"/>
                <w:sz w:val="18"/>
                <w:szCs w:val="18"/>
              </w:rPr>
              <w:t>“Unrated” to “Partly Effective”; and the other three</w:t>
            </w:r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Îles</w:t>
            </w:r>
            <w:proofErr w:type="spellEnd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Éparses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reserves (</w:t>
            </w:r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</w:t>
            </w:r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le </w:t>
            </w:r>
            <w:proofErr w:type="spellStart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Tromelin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,</w:t>
            </w:r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lot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d’Europa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and </w:t>
            </w:r>
            <w:proofErr w:type="spellStart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Ilot</w:t>
            </w:r>
            <w:proofErr w:type="spellEnd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e </w:t>
            </w:r>
            <w:proofErr w:type="spellStart"/>
            <w:r w:rsidR="002573C0" w:rsidRPr="00A91071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assas</w:t>
            </w:r>
            <w:proofErr w:type="spellEnd"/>
            <w:r w:rsidR="002573C0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da India) were moved from “Unrated” to “Effective”.</w:t>
            </w:r>
          </w:p>
        </w:tc>
      </w:tr>
    </w:tbl>
    <w:p w14:paraId="40C10AD2" w14:textId="77777777" w:rsidR="005C5A4A" w:rsidRPr="002573C0" w:rsidRDefault="005C5A4A" w:rsidP="002573C0">
      <w:pPr>
        <w:pStyle w:val="Bibliography"/>
        <w:ind w:left="0" w:firstLine="0"/>
        <w:rPr>
          <w:rFonts w:ascii="Arial" w:hAnsi="Arial" w:cs="Arial"/>
          <w:b/>
        </w:rPr>
      </w:pPr>
      <w:r w:rsidRPr="002573C0">
        <w:rPr>
          <w:rFonts w:ascii="Arial" w:hAnsi="Arial" w:cs="Arial"/>
          <w:b/>
        </w:rPr>
        <w:t>Reference</w:t>
      </w:r>
    </w:p>
    <w:p w14:paraId="48C8F554" w14:textId="77777777" w:rsidR="005C5A4A" w:rsidRPr="005C5A4A" w:rsidRDefault="005C5A4A" w:rsidP="005C5A4A">
      <w:pPr>
        <w:pStyle w:val="Bibliography"/>
        <w:rPr>
          <w:rFonts w:ascii="Arial" w:hAnsi="Arial" w:cs="Arial"/>
          <w:lang w:val="en-US"/>
        </w:rPr>
      </w:pPr>
      <w:r w:rsidRPr="005C5A4A">
        <w:rPr>
          <w:rFonts w:ascii="Arial" w:hAnsi="Arial" w:cs="Arial"/>
        </w:rPr>
        <w:fldChar w:fldCharType="begin"/>
      </w:r>
      <w:r w:rsidRPr="005C5A4A">
        <w:rPr>
          <w:rFonts w:ascii="Arial" w:hAnsi="Arial" w:cs="Arial"/>
        </w:rPr>
        <w:instrText xml:space="preserve"> ADDIN ZOTERO_BIBL {"custom":[]} CSL_BIBLIOGRAPHY </w:instrText>
      </w:r>
      <w:r w:rsidRPr="005C5A4A">
        <w:rPr>
          <w:rFonts w:ascii="Arial" w:hAnsi="Arial" w:cs="Arial"/>
        </w:rPr>
        <w:fldChar w:fldCharType="separate"/>
      </w:r>
      <w:r w:rsidRPr="005C5A4A">
        <w:rPr>
          <w:rFonts w:ascii="Arial" w:hAnsi="Arial" w:cs="Arial"/>
          <w:lang w:val="en-US"/>
        </w:rPr>
        <w:t xml:space="preserve">1. </w:t>
      </w:r>
      <w:r w:rsidRPr="005C5A4A">
        <w:rPr>
          <w:rFonts w:ascii="Arial" w:hAnsi="Arial" w:cs="Arial"/>
          <w:lang w:val="en-US"/>
        </w:rPr>
        <w:tab/>
        <w:t>Burke L, Reytar K, Spalding M, Perry A (2011) Reefs at risk revisited. Washington, D.C: World Resources Institute. 130 p.</w:t>
      </w:r>
    </w:p>
    <w:p w14:paraId="60786597" w14:textId="77777777" w:rsidR="007D3AD4" w:rsidRDefault="005C5A4A">
      <w:r w:rsidRPr="005C5A4A">
        <w:rPr>
          <w:rFonts w:ascii="Arial" w:hAnsi="Arial" w:cs="Arial"/>
        </w:rPr>
        <w:fldChar w:fldCharType="end"/>
      </w:r>
    </w:p>
    <w:sectPr w:rsidR="007D3AD4" w:rsidSect="00F744D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F56178"/>
    <w:multiLevelType w:val="hybridMultilevel"/>
    <w:tmpl w:val="F8DEF62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C37AF"/>
    <w:rsid w:val="001328EE"/>
    <w:rsid w:val="00227570"/>
    <w:rsid w:val="002573C0"/>
    <w:rsid w:val="005C5A4A"/>
    <w:rsid w:val="007D3AD4"/>
    <w:rsid w:val="00803AAC"/>
    <w:rsid w:val="00BC37AF"/>
    <w:rsid w:val="00E01915"/>
    <w:rsid w:val="00F744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8CBCB7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7AF"/>
    <w:pPr>
      <w:spacing w:after="200" w:line="276" w:lineRule="auto"/>
    </w:pPr>
    <w:rPr>
      <w:rFonts w:ascii="Calibri" w:eastAsia="Calibri" w:hAnsi="Calibri" w:cs="Times New Roman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37AF"/>
    <w:pPr>
      <w:ind w:left="720"/>
      <w:contextualSpacing/>
    </w:pPr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5C5A4A"/>
    <w:pPr>
      <w:tabs>
        <w:tab w:val="left" w:pos="380"/>
      </w:tabs>
      <w:spacing w:after="24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7AF"/>
    <w:pPr>
      <w:spacing w:after="200" w:line="276" w:lineRule="auto"/>
    </w:pPr>
    <w:rPr>
      <w:rFonts w:ascii="Calibri" w:eastAsia="Calibri" w:hAnsi="Calibri" w:cs="Times New Roman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37AF"/>
    <w:pPr>
      <w:ind w:left="720"/>
      <w:contextualSpacing/>
    </w:pPr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5C5A4A"/>
    <w:pPr>
      <w:tabs>
        <w:tab w:val="left" w:pos="380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650</Words>
  <Characters>3706</Characters>
  <Application>Microsoft Macintosh Word</Application>
  <DocSecurity>0</DocSecurity>
  <Lines>30</Lines>
  <Paragraphs>8</Paragraphs>
  <ScaleCrop>false</ScaleCrop>
  <Company/>
  <LinksUpToDate>false</LinksUpToDate>
  <CharactersWithSpaces>43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Rocliffe</dc:creator>
  <cp:keywords/>
  <dc:description/>
  <cp:lastModifiedBy>Steve Rocliffe</cp:lastModifiedBy>
  <cp:revision>5</cp:revision>
  <dcterms:created xsi:type="dcterms:W3CDTF">2013-12-05T22:44:00Z</dcterms:created>
  <dcterms:modified xsi:type="dcterms:W3CDTF">2014-06-30T0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aUIe1n3n"/&gt;&lt;style id="http://www.zotero.org/styles/plos-one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true"/&gt;&lt;pref name="noteType" value="0"/&gt;&lt;/prefs&gt;&lt;/data&gt;</vt:lpwstr>
  </property>
</Properties>
</file>